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431844C7"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 After one round of inference, no signs of model misspecification were apparent.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Flowjax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w:t>
      </w:r>
      <w:r w:rsidRPr="00AE1595">
        <w:rPr>
          <w:rFonts w:ascii="Arial" w:hAnsi="Arial" w:cs="Arial"/>
        </w:rPr>
        <w:lastRenderedPageBreak/>
        <w:t xml:space="preserve">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w:t>
      </w:r>
      <w:r>
        <w:rPr>
          <w:rFonts w:ascii="Arial" w:hAnsi="Arial" w:cs="Arial"/>
        </w:rPr>
        <w:lastRenderedPageBreak/>
        <w:t>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65C6AD45" w:rsidR="007231A2" w:rsidRP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w:t>
      </w:r>
      <w:r w:rsidR="0010369F">
        <w:rPr>
          <w:rFonts w:ascii="Arial" w:hAnsi="Arial" w:cs="Arial"/>
        </w:rPr>
        <w:t>statistics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76330984" w14:textId="77777777" w:rsidR="00F13DE0" w:rsidRDefault="00AE1595" w:rsidP="00F13DE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F13DE0" w:rsidRPr="00F13DE0">
        <w:rPr>
          <w:lang w:val="de-DE"/>
        </w:rPr>
        <w:t xml:space="preserve">Aeschbacher, S., Beaumont, M. A., &amp; Futschik, A. (2012). </w:t>
      </w:r>
      <w:r w:rsidR="00F13DE0">
        <w:t xml:space="preserve">A novel approach for choosing summary statistics in approximate Bayesian computation. In </w:t>
      </w:r>
      <w:r w:rsidR="00F13DE0">
        <w:rPr>
          <w:i/>
          <w:iCs/>
        </w:rPr>
        <w:t>Genetics</w:t>
      </w:r>
      <w:r w:rsidR="00F13DE0">
        <w:t xml:space="preserve"> (Vol. 192, Issue 3, pp. 1027–1047).</w:t>
      </w:r>
    </w:p>
    <w:p w14:paraId="1F01139A" w14:textId="77777777" w:rsidR="00F13DE0" w:rsidRDefault="00F13DE0" w:rsidP="00F13DE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759BE29" w14:textId="77777777" w:rsidR="00F13DE0" w:rsidRDefault="00F13DE0" w:rsidP="00F13DE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18E0DBC0" w14:textId="77777777" w:rsidR="00F13DE0" w:rsidRDefault="00F13DE0" w:rsidP="00F13DE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055B18B7" w14:textId="77777777" w:rsidR="00F13DE0" w:rsidRDefault="00F13DE0" w:rsidP="00F13DE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12CFCE4B" w14:textId="77777777" w:rsidR="00F13DE0" w:rsidRDefault="00F13DE0" w:rsidP="00F13DE0">
      <w:pPr>
        <w:pStyle w:val="Bibliography"/>
      </w:pPr>
      <w:r>
        <w:t xml:space="preserve">Beaumont, M., &amp; Rannala, B. (2004). The Bayesian revolution in genetics. In </w:t>
      </w:r>
      <w:r>
        <w:rPr>
          <w:i/>
          <w:iCs/>
        </w:rPr>
        <w:t>Nature Reviews Genetics</w:t>
      </w:r>
      <w:r>
        <w:t xml:space="preserve"> (Vol. 5, Issue 4, pp. 251–261). https://doi.org/10.1038/nrg1318</w:t>
      </w:r>
    </w:p>
    <w:p w14:paraId="4929D45C" w14:textId="77777777" w:rsidR="00F13DE0" w:rsidRDefault="00F13DE0" w:rsidP="00F13DE0">
      <w:pPr>
        <w:pStyle w:val="Bibliography"/>
      </w:pPr>
      <w:r>
        <w:t xml:space="preserve">Beaumont, M., Zhang, W., &amp; Balding, D. J. (2002). Approximate Bayesian computation in population genetics. In </w:t>
      </w:r>
      <w:r>
        <w:rPr>
          <w:i/>
          <w:iCs/>
        </w:rPr>
        <w:t>Genetics</w:t>
      </w:r>
      <w:r>
        <w:t xml:space="preserve"> (Vol. 162, Issue 4, pp. 2025–2035).</w:t>
      </w:r>
    </w:p>
    <w:p w14:paraId="64C4A157" w14:textId="77777777" w:rsidR="00F13DE0" w:rsidRDefault="00F13DE0" w:rsidP="00F13DE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666E713A" w14:textId="77777777" w:rsidR="00F13DE0" w:rsidRDefault="00F13DE0" w:rsidP="00F13DE0">
      <w:pPr>
        <w:pStyle w:val="Bibliography"/>
      </w:pPr>
      <w:r>
        <w:lastRenderedPageBreak/>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5FAAA1E" w14:textId="77777777" w:rsidR="00F13DE0" w:rsidRDefault="00F13DE0" w:rsidP="00F13DE0">
      <w:pPr>
        <w:pStyle w:val="Bibliography"/>
      </w:pPr>
      <w:r>
        <w:t xml:space="preserve">Cannon, P., Ward, D., &amp; Schmon, S. M. (2022). Investigating the impact of model misspecification in neural simulation-based inference. In </w:t>
      </w:r>
      <w:r>
        <w:rPr>
          <w:i/>
          <w:iCs/>
        </w:rPr>
        <w:t>arXiv preprint arXiv:2209.01845</w:t>
      </w:r>
      <w:r>
        <w:t>.</w:t>
      </w:r>
    </w:p>
    <w:p w14:paraId="6C5D17E3" w14:textId="77777777" w:rsidR="00F13DE0" w:rsidRDefault="00F13DE0" w:rsidP="00F13DE0">
      <w:pPr>
        <w:pStyle w:val="Bibliography"/>
      </w:pPr>
      <w:r>
        <w:rPr>
          <w:i/>
          <w:iCs/>
        </w:rPr>
        <w:t>CATS Report Scotland</w:t>
      </w:r>
      <w:r>
        <w:t>. (2021). [Report]. Cats Protection.</w:t>
      </w:r>
    </w:p>
    <w:p w14:paraId="4A6A5B3F" w14:textId="77777777" w:rsidR="00F13DE0" w:rsidRDefault="00F13DE0" w:rsidP="00F13DE0">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6D3B5C6C" w14:textId="77777777" w:rsidR="00F13DE0" w:rsidRDefault="00F13DE0" w:rsidP="00F13DE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9558197" w14:textId="77777777" w:rsidR="00F13DE0" w:rsidRDefault="00F13DE0" w:rsidP="00F13DE0">
      <w:pPr>
        <w:pStyle w:val="Bibliography"/>
      </w:pPr>
      <w:r>
        <w:t xml:space="preserve">Durkan, C., Papamakarios, G., &amp; Murray, I. (2018). Sequential neural methods for likelihood-free inference. </w:t>
      </w:r>
      <w:r>
        <w:rPr>
          <w:i/>
          <w:iCs/>
        </w:rPr>
        <w:t>arXiv Preprint arXiv:1811.08723</w:t>
      </w:r>
      <w:r>
        <w:t>.</w:t>
      </w:r>
    </w:p>
    <w:p w14:paraId="00593621" w14:textId="77777777" w:rsidR="00F13DE0" w:rsidRDefault="00F13DE0" w:rsidP="00F13DE0">
      <w:pPr>
        <w:pStyle w:val="Bibliography"/>
      </w:pPr>
      <w:r w:rsidRPr="00F13DE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797E5345" w14:textId="77777777" w:rsidR="00F13DE0" w:rsidRDefault="00F13DE0" w:rsidP="00F13DE0">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7E4D829D" w14:textId="77777777" w:rsidR="00F13DE0" w:rsidRPr="00F13DE0" w:rsidRDefault="00F13DE0" w:rsidP="00F13DE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F13DE0">
        <w:rPr>
          <w:lang w:val="de-DE"/>
        </w:rPr>
        <w:t xml:space="preserve">In </w:t>
      </w:r>
      <w:r w:rsidRPr="00F13DE0">
        <w:rPr>
          <w:i/>
          <w:iCs/>
          <w:lang w:val="de-DE"/>
        </w:rPr>
        <w:t>eLife</w:t>
      </w:r>
      <w:r w:rsidRPr="00F13DE0">
        <w:rPr>
          <w:lang w:val="de-DE"/>
        </w:rPr>
        <w:t xml:space="preserve"> (Vol. 9, p. e56261). https://doi.org/10.7554/eLife.56261</w:t>
      </w:r>
    </w:p>
    <w:p w14:paraId="7E98B5B2" w14:textId="77777777" w:rsidR="00F13DE0" w:rsidRDefault="00F13DE0" w:rsidP="00F13DE0">
      <w:pPr>
        <w:pStyle w:val="Bibliography"/>
      </w:pPr>
      <w:r w:rsidRPr="00F13DE0">
        <w:rPr>
          <w:lang w:val="de-DE"/>
        </w:rPr>
        <w:t xml:space="preserve">Greenberg, D., Nonnenmacher, M., &amp; Macke, J. (2019). </w:t>
      </w:r>
      <w:r>
        <w:rPr>
          <w:i/>
          <w:iCs/>
        </w:rPr>
        <w:t>Automatic posterior transformation for likelihood-free inference</w:t>
      </w:r>
      <w:r>
        <w:t xml:space="preserve"> (pp. 2404–2414). PMLR.</w:t>
      </w:r>
    </w:p>
    <w:p w14:paraId="437F66D3" w14:textId="77777777" w:rsidR="00F13DE0" w:rsidRDefault="00F13DE0" w:rsidP="00F13DE0">
      <w:pPr>
        <w:pStyle w:val="Bibliography"/>
      </w:pPr>
      <w:r>
        <w:lastRenderedPageBreak/>
        <w:t xml:space="preserve">Groschner, L. N., Malis, J. G., Zuidinga, B., &amp; Borst, A. (2022). A biophysical account of multiplication by a single neuron. In </w:t>
      </w:r>
      <w:r>
        <w:rPr>
          <w:i/>
          <w:iCs/>
        </w:rPr>
        <w:t>Nature</w:t>
      </w:r>
      <w:r>
        <w:t xml:space="preserve"> (Vol. 603, Issue 7899, pp. 119–123).</w:t>
      </w:r>
    </w:p>
    <w:p w14:paraId="09987B8E" w14:textId="77777777" w:rsidR="00F13DE0" w:rsidRDefault="00F13DE0" w:rsidP="00F13DE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39C8B454" w14:textId="77777777" w:rsidR="00F13DE0" w:rsidRDefault="00F13DE0" w:rsidP="00F13DE0">
      <w:pPr>
        <w:pStyle w:val="Bibliography"/>
      </w:pPr>
      <w:r w:rsidRPr="00F13DE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63BAC7C4" w14:textId="77777777" w:rsidR="00F13DE0" w:rsidRDefault="00F13DE0" w:rsidP="00F13DE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0F8E8E76" w14:textId="77777777" w:rsidR="00F13DE0" w:rsidRDefault="00F13DE0" w:rsidP="00F13DE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AFBF9B0" w14:textId="77777777" w:rsidR="00F13DE0" w:rsidRDefault="00F13DE0" w:rsidP="00F13DE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5FA6D750" w14:textId="77777777" w:rsidR="00F13DE0" w:rsidRDefault="00F13DE0" w:rsidP="00F13DE0">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1E9EF400" w14:textId="77777777" w:rsidR="00F13DE0" w:rsidRDefault="00F13DE0" w:rsidP="00F13DE0">
      <w:pPr>
        <w:pStyle w:val="Bibliography"/>
      </w:pPr>
      <w:r w:rsidRPr="00F13DE0">
        <w:rPr>
          <w:lang w:val="de-DE"/>
        </w:rPr>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30378F8" w14:textId="77777777" w:rsidR="00F13DE0" w:rsidRDefault="00F13DE0" w:rsidP="00F13DE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7449B2F" w14:textId="77777777" w:rsidR="00F13DE0" w:rsidRDefault="00F13DE0" w:rsidP="00F13DE0">
      <w:pPr>
        <w:pStyle w:val="Bibliography"/>
      </w:pPr>
      <w:r>
        <w:lastRenderedPageBreak/>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2E0232CA" w14:textId="77777777" w:rsidR="00F13DE0" w:rsidRDefault="00F13DE0" w:rsidP="00F13DE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5634B9F" w14:textId="77777777" w:rsidR="00F13DE0" w:rsidRDefault="00F13DE0" w:rsidP="00F13DE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6D58DD3D" w14:textId="77777777" w:rsidR="00F13DE0" w:rsidRDefault="00F13DE0" w:rsidP="00F13DE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052C5C22" w14:textId="77777777" w:rsidR="00F13DE0" w:rsidRDefault="00F13DE0" w:rsidP="00F13DE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11D73848" w14:textId="77777777" w:rsidR="00F13DE0" w:rsidRDefault="00F13DE0" w:rsidP="00F13DE0">
      <w:pPr>
        <w:pStyle w:val="Bibliography"/>
      </w:pPr>
      <w:r w:rsidRPr="00F13DE0">
        <w:rPr>
          <w:lang w:val="de-DE"/>
        </w:rPr>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0896D0EA" w14:textId="77777777" w:rsidR="00F13DE0" w:rsidRDefault="00F13DE0" w:rsidP="00F13DE0">
      <w:pPr>
        <w:pStyle w:val="Bibliography"/>
      </w:pPr>
      <w:r>
        <w:t xml:space="preserve">Kidger, P., &amp; Garcia, C. (2021). Equinox: Neural networks in JAX via callable PyTrees and filtered transformations. </w:t>
      </w:r>
      <w:r>
        <w:rPr>
          <w:i/>
          <w:iCs/>
        </w:rPr>
        <w:t>arXiv Preprint arXiv:2111.00254</w:t>
      </w:r>
      <w:r>
        <w:t>.</w:t>
      </w:r>
    </w:p>
    <w:p w14:paraId="1CD961AC" w14:textId="77777777" w:rsidR="00F13DE0" w:rsidRDefault="00F13DE0" w:rsidP="00F13DE0">
      <w:pPr>
        <w:pStyle w:val="Bibliography"/>
      </w:pPr>
      <w:r>
        <w:t xml:space="preserve">Kingman, J. F. C. (1982). The coalescent. In </w:t>
      </w:r>
      <w:r>
        <w:rPr>
          <w:i/>
          <w:iCs/>
        </w:rPr>
        <w:t>Stochastic Processes and their Applications</w:t>
      </w:r>
      <w:r>
        <w:t xml:space="preserve"> (Vol. 13, Issue 3, pp. 235–248). https://doi.org/10.1016/0304-4149(82)90011-4</w:t>
      </w:r>
    </w:p>
    <w:p w14:paraId="5A84D3F5" w14:textId="77777777" w:rsidR="00F13DE0" w:rsidRDefault="00F13DE0" w:rsidP="00F13DE0">
      <w:pPr>
        <w:pStyle w:val="Bibliography"/>
      </w:pPr>
      <w:r w:rsidRPr="00F13DE0">
        <w:rPr>
          <w:lang w:val="de-DE"/>
        </w:rPr>
        <w:lastRenderedPageBreak/>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4C43AFE" w14:textId="77777777" w:rsidR="00F13DE0" w:rsidRDefault="00F13DE0" w:rsidP="00F13DE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6717E5B5" w14:textId="77777777" w:rsidR="00F13DE0" w:rsidRDefault="00F13DE0" w:rsidP="00F13DE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1AD43CE1" w14:textId="77777777" w:rsidR="00F13DE0" w:rsidRDefault="00F13DE0" w:rsidP="00F13DE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B303B55" w14:textId="77777777" w:rsidR="00F13DE0" w:rsidRDefault="00F13DE0" w:rsidP="00F13DE0">
      <w:pPr>
        <w:pStyle w:val="Bibliography"/>
      </w:pPr>
      <w:r>
        <w:t xml:space="preserve">Neaves, L. E., &amp; Hollingsworth, P. M. (2013). </w:t>
      </w:r>
      <w:r>
        <w:rPr>
          <w:i/>
          <w:iCs/>
        </w:rPr>
        <w:t>The Scottish wildcat (Felis sylvestris): A review of genetic information and its implications for management</w:t>
      </w:r>
      <w:r>
        <w:t>.</w:t>
      </w:r>
    </w:p>
    <w:p w14:paraId="6461238A" w14:textId="77777777" w:rsidR="00F13DE0" w:rsidRDefault="00F13DE0" w:rsidP="00F13DE0">
      <w:pPr>
        <w:pStyle w:val="Bibliography"/>
      </w:pPr>
      <w:r>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7D9D420A" w14:textId="77777777" w:rsidR="00F13DE0" w:rsidRDefault="00F13DE0" w:rsidP="00F13DE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14FB82D4" w14:textId="77777777" w:rsidR="00F13DE0" w:rsidRDefault="00F13DE0" w:rsidP="00F13DE0">
      <w:pPr>
        <w:pStyle w:val="Bibliography"/>
      </w:pPr>
      <w:r>
        <w:t xml:space="preserve">Papamakarios, G., Sterratt, D., &amp; Murray, I. (2019). Sequential Neural Likelihood: Fast Likelihood-free Inference with Autoregressive Flows. In K. Chaudhuri &amp; M. Sugiyama (Eds.), </w:t>
      </w:r>
      <w:r>
        <w:rPr>
          <w:i/>
          <w:iCs/>
        </w:rPr>
        <w:t xml:space="preserve">Proceedings of </w:t>
      </w:r>
      <w:r>
        <w:rPr>
          <w:i/>
          <w:iCs/>
        </w:rPr>
        <w:lastRenderedPageBreak/>
        <w:t>the Twenty-Second International Conference on Artificial Intelligence and Statistics</w:t>
      </w:r>
      <w:r>
        <w:t xml:space="preserve"> (Vol. 89, pp. 837–848). PMLR. https://proceedings.mlr.press/v89/papamakarios19a.html</w:t>
      </w:r>
    </w:p>
    <w:p w14:paraId="0FD6C8F9" w14:textId="77777777" w:rsidR="00F13DE0" w:rsidRDefault="00F13DE0" w:rsidP="00F13DE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3DE8B6A6" w14:textId="77777777" w:rsidR="00F13DE0" w:rsidRDefault="00F13DE0" w:rsidP="00F13DE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3B3CF01" w14:textId="77777777" w:rsidR="00F13DE0" w:rsidRDefault="00F13DE0" w:rsidP="00F13DE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441924E4" w14:textId="77777777" w:rsidR="00F13DE0" w:rsidRDefault="00F13DE0" w:rsidP="00F13DE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13A91C44" w14:textId="77777777" w:rsidR="00F13DE0" w:rsidRDefault="00F13DE0" w:rsidP="00F13DE0">
      <w:pPr>
        <w:pStyle w:val="Bibliography"/>
      </w:pPr>
      <w:r w:rsidRPr="00F13DE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59AE2396" w14:textId="77777777" w:rsidR="00F13DE0" w:rsidRDefault="00F13DE0" w:rsidP="00F13DE0">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089804E4" w14:textId="77777777" w:rsidR="00F13DE0" w:rsidRDefault="00F13DE0" w:rsidP="00F13DE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4B0058AC" w14:textId="77777777" w:rsidR="00F13DE0" w:rsidRDefault="00F13DE0" w:rsidP="00F13DE0">
      <w:pPr>
        <w:pStyle w:val="Bibliography"/>
      </w:pPr>
      <w:r w:rsidRPr="00F13DE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6756A103" w14:textId="77777777" w:rsidR="00F13DE0" w:rsidRDefault="00F13DE0" w:rsidP="00F13DE0">
      <w:pPr>
        <w:pStyle w:val="Bibliography"/>
      </w:pPr>
      <w:r>
        <w:lastRenderedPageBreak/>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016BEAD4" w14:textId="77777777" w:rsidR="00F13DE0" w:rsidRDefault="00F13DE0" w:rsidP="00F13DE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241C685C" w14:textId="77777777" w:rsidR="00F13DE0" w:rsidRDefault="00F13DE0" w:rsidP="00F13DE0">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70DC64BE" w14:textId="77777777" w:rsidR="00F13DE0" w:rsidRDefault="00F13DE0" w:rsidP="00F13DE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5211B1C4" w14:textId="77777777" w:rsidR="00F13DE0" w:rsidRDefault="00F13DE0" w:rsidP="00F13DE0">
      <w:pPr>
        <w:pStyle w:val="Bibliography"/>
      </w:pPr>
      <w:r>
        <w:t xml:space="preserve">Ward, D. (2024). </w:t>
      </w:r>
      <w:r>
        <w:rPr>
          <w:i/>
          <w:iCs/>
        </w:rPr>
        <w:t>FlowJAX: Distributions and Normalizing Flows in Jax</w:t>
      </w:r>
      <w:r>
        <w:t xml:space="preserve"> (Version 12.0.1) [Computer software]. https://doi.org/10.5281/zenodo.10402073</w:t>
      </w:r>
    </w:p>
    <w:p w14:paraId="0BDD7B42" w14:textId="77777777" w:rsidR="00F13DE0" w:rsidRDefault="00F13DE0" w:rsidP="00F13DE0">
      <w:pPr>
        <w:pStyle w:val="Bibliography"/>
      </w:pPr>
      <w:r>
        <w:t xml:space="preserve">Ward, Daniel. (2021). </w:t>
      </w:r>
      <w:r>
        <w:rPr>
          <w:i/>
          <w:iCs/>
        </w:rPr>
        <w:t>Scottish Wildcats and Simulations as a Tool for Demographic Inference</w:t>
      </w:r>
      <w:r>
        <w:t xml:space="preserve"> [Thesis].</w:t>
      </w:r>
    </w:p>
    <w:p w14:paraId="4ACE384A" w14:textId="77777777" w:rsidR="00F13DE0" w:rsidRDefault="00F13DE0" w:rsidP="00F13DE0">
      <w:pPr>
        <w:pStyle w:val="Bibliography"/>
      </w:pPr>
      <w:r w:rsidRPr="00F13DE0">
        <w:rPr>
          <w:lang w:val="de-DE"/>
        </w:rPr>
        <w:t xml:space="preserve">Yamaguchi, N., Kitchener, A., Driscoll, C., &amp; Nussberger, B. (2015). </w:t>
      </w:r>
      <w:r>
        <w:rPr>
          <w:i/>
          <w:iCs/>
        </w:rPr>
        <w:t>Felis silvestris. The IUCN red list of threatened species 2015: E. T60354712A50652361</w:t>
      </w:r>
      <w:r>
        <w:t>. URL: http://dx. doi. org/10.2305/IUCN. UK.</w:t>
      </w:r>
    </w:p>
    <w:p w14:paraId="7419FE37" w14:textId="7E82CC62" w:rsidR="000F464B" w:rsidRPr="0084716C" w:rsidRDefault="00AE1595" w:rsidP="0084716C">
      <w:pPr>
        <w:spacing w:line="480" w:lineRule="auto"/>
        <w:rPr>
          <w:rFonts w:ascii="Arial" w:hAnsi="Arial" w:cs="Arial"/>
        </w:rPr>
      </w:pPr>
      <w:r w:rsidRPr="00AE1595">
        <w:rPr>
          <w:rFonts w:ascii="Arial" w:hAnsi="Arial" w:cs="Arial"/>
        </w:rPr>
        <w:fldChar w:fldCharType="end"/>
      </w:r>
      <w:bookmarkEnd w:id="2"/>
    </w:p>
    <w:sectPr w:rsidR="000F464B" w:rsidRPr="0084716C" w:rsidSect="006E58EF">
      <w:footerReference w:type="default" r:id="rId11"/>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1CFA0C" w14:textId="77777777" w:rsidR="007D4F93" w:rsidRDefault="007D4F93" w:rsidP="00D951F6">
      <w:pPr>
        <w:spacing w:line="240" w:lineRule="auto"/>
      </w:pPr>
      <w:r>
        <w:separator/>
      </w:r>
    </w:p>
  </w:endnote>
  <w:endnote w:type="continuationSeparator" w:id="0">
    <w:p w14:paraId="1665ADD0" w14:textId="77777777" w:rsidR="007D4F93" w:rsidRDefault="007D4F93"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8B2235" w14:textId="77777777" w:rsidR="007D4F93" w:rsidRDefault="007D4F93" w:rsidP="00D951F6">
      <w:pPr>
        <w:spacing w:line="240" w:lineRule="auto"/>
      </w:pPr>
      <w:r>
        <w:separator/>
      </w:r>
    </w:p>
  </w:footnote>
  <w:footnote w:type="continuationSeparator" w:id="0">
    <w:p w14:paraId="0266D3FC" w14:textId="77777777" w:rsidR="007D4F93" w:rsidRDefault="007D4F93"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2834"/>
    <w:rsid w:val="0004516E"/>
    <w:rsid w:val="00061C58"/>
    <w:rsid w:val="0007627B"/>
    <w:rsid w:val="000A38BF"/>
    <w:rsid w:val="000A7157"/>
    <w:rsid w:val="000A78ED"/>
    <w:rsid w:val="000B210C"/>
    <w:rsid w:val="000C2147"/>
    <w:rsid w:val="000C774D"/>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63457"/>
    <w:rsid w:val="0016550A"/>
    <w:rsid w:val="0016690E"/>
    <w:rsid w:val="00174581"/>
    <w:rsid w:val="00177747"/>
    <w:rsid w:val="00177F97"/>
    <w:rsid w:val="001862C8"/>
    <w:rsid w:val="00186E34"/>
    <w:rsid w:val="00187CB2"/>
    <w:rsid w:val="001A2274"/>
    <w:rsid w:val="001B73DC"/>
    <w:rsid w:val="001C03DB"/>
    <w:rsid w:val="001C7A91"/>
    <w:rsid w:val="001C7FCE"/>
    <w:rsid w:val="001D5FEE"/>
    <w:rsid w:val="002061A2"/>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655FD"/>
    <w:rsid w:val="00367950"/>
    <w:rsid w:val="0037063E"/>
    <w:rsid w:val="00385CAE"/>
    <w:rsid w:val="003A0BE9"/>
    <w:rsid w:val="003A49FD"/>
    <w:rsid w:val="003A6B67"/>
    <w:rsid w:val="003B14FD"/>
    <w:rsid w:val="003C6D05"/>
    <w:rsid w:val="003E2064"/>
    <w:rsid w:val="003E5AB0"/>
    <w:rsid w:val="003F5A52"/>
    <w:rsid w:val="003F5EB2"/>
    <w:rsid w:val="00403F54"/>
    <w:rsid w:val="004064FF"/>
    <w:rsid w:val="00412724"/>
    <w:rsid w:val="0043195E"/>
    <w:rsid w:val="00441A01"/>
    <w:rsid w:val="00461A2D"/>
    <w:rsid w:val="00472E2A"/>
    <w:rsid w:val="00474CF8"/>
    <w:rsid w:val="004815C9"/>
    <w:rsid w:val="00482B2B"/>
    <w:rsid w:val="00483F86"/>
    <w:rsid w:val="004928A6"/>
    <w:rsid w:val="00494BB9"/>
    <w:rsid w:val="004A0AF0"/>
    <w:rsid w:val="004A0D6E"/>
    <w:rsid w:val="004A6330"/>
    <w:rsid w:val="004C0CFE"/>
    <w:rsid w:val="004C1938"/>
    <w:rsid w:val="004D5C56"/>
    <w:rsid w:val="004D6893"/>
    <w:rsid w:val="004D7AC3"/>
    <w:rsid w:val="004E29DF"/>
    <w:rsid w:val="004F02DB"/>
    <w:rsid w:val="004F335B"/>
    <w:rsid w:val="00502589"/>
    <w:rsid w:val="00507C51"/>
    <w:rsid w:val="00525930"/>
    <w:rsid w:val="005405F4"/>
    <w:rsid w:val="005564D6"/>
    <w:rsid w:val="0056211F"/>
    <w:rsid w:val="0058328F"/>
    <w:rsid w:val="005B03F8"/>
    <w:rsid w:val="005D0A7F"/>
    <w:rsid w:val="005D1745"/>
    <w:rsid w:val="005D4533"/>
    <w:rsid w:val="005E1FCB"/>
    <w:rsid w:val="00602A05"/>
    <w:rsid w:val="00606251"/>
    <w:rsid w:val="00612D26"/>
    <w:rsid w:val="00626BDE"/>
    <w:rsid w:val="00650FE6"/>
    <w:rsid w:val="00652387"/>
    <w:rsid w:val="0067310E"/>
    <w:rsid w:val="006751D9"/>
    <w:rsid w:val="00681D34"/>
    <w:rsid w:val="006A45C1"/>
    <w:rsid w:val="006A7481"/>
    <w:rsid w:val="006B0FB7"/>
    <w:rsid w:val="006B373E"/>
    <w:rsid w:val="006B6B19"/>
    <w:rsid w:val="006B6BE1"/>
    <w:rsid w:val="006C59C2"/>
    <w:rsid w:val="006C6276"/>
    <w:rsid w:val="006D236D"/>
    <w:rsid w:val="006D360A"/>
    <w:rsid w:val="006E4805"/>
    <w:rsid w:val="006E58EF"/>
    <w:rsid w:val="006F52DD"/>
    <w:rsid w:val="006F55CA"/>
    <w:rsid w:val="007076A3"/>
    <w:rsid w:val="007121AC"/>
    <w:rsid w:val="007231A2"/>
    <w:rsid w:val="00733B83"/>
    <w:rsid w:val="00736068"/>
    <w:rsid w:val="00762B01"/>
    <w:rsid w:val="007650F5"/>
    <w:rsid w:val="0076557C"/>
    <w:rsid w:val="00765602"/>
    <w:rsid w:val="00783DE2"/>
    <w:rsid w:val="00792F6F"/>
    <w:rsid w:val="00793D38"/>
    <w:rsid w:val="007A14AE"/>
    <w:rsid w:val="007A2A57"/>
    <w:rsid w:val="007B2424"/>
    <w:rsid w:val="007C3E52"/>
    <w:rsid w:val="007C44F7"/>
    <w:rsid w:val="007D033A"/>
    <w:rsid w:val="007D4993"/>
    <w:rsid w:val="007D4F93"/>
    <w:rsid w:val="007E19FE"/>
    <w:rsid w:val="00810ADF"/>
    <w:rsid w:val="00827131"/>
    <w:rsid w:val="00831C39"/>
    <w:rsid w:val="008328E7"/>
    <w:rsid w:val="008368D0"/>
    <w:rsid w:val="008421F1"/>
    <w:rsid w:val="0084716C"/>
    <w:rsid w:val="00851926"/>
    <w:rsid w:val="0085414E"/>
    <w:rsid w:val="00856069"/>
    <w:rsid w:val="00863C71"/>
    <w:rsid w:val="00863D47"/>
    <w:rsid w:val="008664E1"/>
    <w:rsid w:val="00892742"/>
    <w:rsid w:val="008B2BC6"/>
    <w:rsid w:val="008B4C10"/>
    <w:rsid w:val="008B5079"/>
    <w:rsid w:val="008C03C4"/>
    <w:rsid w:val="008C04AA"/>
    <w:rsid w:val="008E006F"/>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161A8"/>
    <w:rsid w:val="00B1732F"/>
    <w:rsid w:val="00B25E6D"/>
    <w:rsid w:val="00B27CBA"/>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91A4A"/>
    <w:rsid w:val="00B9242A"/>
    <w:rsid w:val="00BA5C9D"/>
    <w:rsid w:val="00BB1C31"/>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5F39"/>
    <w:rsid w:val="00C3617C"/>
    <w:rsid w:val="00C40180"/>
    <w:rsid w:val="00C44F6C"/>
    <w:rsid w:val="00C52B68"/>
    <w:rsid w:val="00C66D1D"/>
    <w:rsid w:val="00C72ED7"/>
    <w:rsid w:val="00C924DD"/>
    <w:rsid w:val="00C97CDE"/>
    <w:rsid w:val="00CA66B4"/>
    <w:rsid w:val="00CB128C"/>
    <w:rsid w:val="00CB1CC2"/>
    <w:rsid w:val="00CF1124"/>
    <w:rsid w:val="00CF3C56"/>
    <w:rsid w:val="00D000D7"/>
    <w:rsid w:val="00D14C4F"/>
    <w:rsid w:val="00D169DB"/>
    <w:rsid w:val="00D3180F"/>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DF7B71"/>
    <w:rsid w:val="00E010DB"/>
    <w:rsid w:val="00E01148"/>
    <w:rsid w:val="00E033D7"/>
    <w:rsid w:val="00E03514"/>
    <w:rsid w:val="00E07DAA"/>
    <w:rsid w:val="00E2155A"/>
    <w:rsid w:val="00E24EB4"/>
    <w:rsid w:val="00E24F43"/>
    <w:rsid w:val="00E46963"/>
    <w:rsid w:val="00E6534C"/>
    <w:rsid w:val="00E7740C"/>
    <w:rsid w:val="00E824BD"/>
    <w:rsid w:val="00E82F30"/>
    <w:rsid w:val="00E8395C"/>
    <w:rsid w:val="00EA186B"/>
    <w:rsid w:val="00EB304B"/>
    <w:rsid w:val="00EB7A1F"/>
    <w:rsid w:val="00EC2D39"/>
    <w:rsid w:val="00ED2B41"/>
    <w:rsid w:val="00ED5F8D"/>
    <w:rsid w:val="00ED7962"/>
    <w:rsid w:val="00F10E80"/>
    <w:rsid w:val="00F13DE0"/>
    <w:rsid w:val="00F225F9"/>
    <w:rsid w:val="00F26EC9"/>
    <w:rsid w:val="00F310CF"/>
    <w:rsid w:val="00F31995"/>
    <w:rsid w:val="00F36F3B"/>
    <w:rsid w:val="00F37909"/>
    <w:rsid w:val="00F40DBE"/>
    <w:rsid w:val="00F57A75"/>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19718</Words>
  <Characters>112396</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9</cp:revision>
  <cp:lastPrinted>2023-09-12T09:20:00Z</cp:lastPrinted>
  <dcterms:created xsi:type="dcterms:W3CDTF">2023-09-11T23:26:00Z</dcterms:created>
  <dcterms:modified xsi:type="dcterms:W3CDTF">2024-10-2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AF2aQm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